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commentRangeStart w:id="0"/>
      <w:commentRangeEnd w:id="0"/>
      <w:r w:rsidR="00E33938">
        <w:rPr>
          <w:rStyle w:val="CommentReference"/>
        </w:rPr>
        <w:commentReference w:id="0"/>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4"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commentRangeStart w:id="1"/>
      <w:r w:rsidRPr="00E33938">
        <w:rPr>
          <w:rFonts w:hint="eastAsia"/>
        </w:rPr>
        <w:lastRenderedPageBreak/>
        <w:t>Abs</w:t>
      </w:r>
      <w:commentRangeEnd w:id="1"/>
      <w:r w:rsidR="00DD0B3F">
        <w:rPr>
          <w:rStyle w:val="CommentReference"/>
          <w:rFonts w:asciiTheme="minorHAnsi" w:eastAsiaTheme="minorEastAsia" w:hAnsiTheme="minorHAnsi" w:cstheme="minorBidi"/>
          <w:b w:val="0"/>
          <w:bCs w:val="0"/>
        </w:rPr>
        <w:commentReference w:id="1"/>
      </w:r>
      <w:r w:rsidRPr="00E33938">
        <w:rPr>
          <w:rFonts w:hint="eastAsia"/>
        </w:rPr>
        <w:t>tra</w:t>
      </w:r>
      <w:commentRangeStart w:id="2"/>
      <w:r w:rsidRPr="00E33938">
        <w:rPr>
          <w:rFonts w:hint="eastAsia"/>
        </w:rPr>
        <w:t>ct</w:t>
      </w:r>
      <w:commentRangeEnd w:id="2"/>
      <w:r w:rsidR="00761EAE">
        <w:rPr>
          <w:rStyle w:val="CommentReference"/>
          <w:rFonts w:asciiTheme="minorHAnsi" w:eastAsiaTheme="minorEastAsia" w:hAnsiTheme="minorHAnsi" w:cstheme="minorBidi"/>
          <w:b w:val="0"/>
          <w:bCs w:val="0"/>
        </w:rPr>
        <w:commentReference w:id="2"/>
      </w:r>
    </w:p>
    <w:p w14:paraId="3D266436" w14:textId="715750B5" w:rsidR="00E33938" w:rsidRDefault="00065370" w:rsidP="008A1C58">
      <w:pPr>
        <w:spacing w:line="480" w:lineRule="auto"/>
        <w:rPr>
          <w:rFonts w:ascii="Times New Roman" w:hAnsi="Times New Roman" w:cs="Times New Roman"/>
          <w:sz w:val="24"/>
          <w:szCs w:val="24"/>
        </w:rPr>
      </w:pPr>
      <w:bookmarkStart w:id="3"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w:t>
      </w:r>
      <w:commentRangeStart w:id="4"/>
      <w:r w:rsidR="00280D5C">
        <w:rPr>
          <w:rFonts w:ascii="Times New Roman" w:hAnsi="Times New Roman" w:cs="Times New Roman" w:hint="eastAsia"/>
          <w:sz w:val="24"/>
          <w:szCs w:val="24"/>
        </w:rPr>
        <w:t xml:space="preserve"> note</w:t>
      </w:r>
      <w:commentRangeEnd w:id="4"/>
      <w:r w:rsidR="00280D5C">
        <w:rPr>
          <w:rStyle w:val="CommentReference"/>
        </w:rPr>
        <w:commentReference w:id="4"/>
      </w:r>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particular cancer types</w:t>
      </w:r>
      <w:r w:rsidRPr="00065370">
        <w:rPr>
          <w:rFonts w:ascii="Times New Roman" w:hAnsi="Times New Roman" w:cs="Times New Roman"/>
          <w:sz w:val="24"/>
          <w:szCs w:val="24"/>
        </w:rPr>
        <w:t xml:space="preserve">. </w:t>
      </w:r>
      <w:r w:rsidR="00814D3A" w:rsidRPr="00044859">
        <w:rPr>
          <w:rFonts w:ascii="Times New Roman" w:hAnsi="Times New Roman" w:cs="Times New Roman" w:hint="eastAsia"/>
          <w:sz w:val="24"/>
          <w:szCs w:val="24"/>
          <w:highlight w:val="yellow"/>
        </w:rPr>
        <w:t>E</w:t>
      </w:r>
      <w:r w:rsidRPr="006E1387">
        <w:rPr>
          <w:rFonts w:ascii="Times New Roman" w:hAnsi="Times New Roman" w:cs="Times New Roman"/>
          <w:sz w:val="24"/>
          <w:szCs w:val="24"/>
        </w:rPr>
        <w:t xml:space="preserve">x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commentRangeStart w:id="5"/>
      <w:commentRangeStart w:id="6"/>
      <w:del w:id="7" w:author="Mo Liu" w:date="2025-03-20T20:53:00Z" w16du:dateUtc="2025-03-20T12:53:00Z">
        <w:r w:rsidRPr="006E1387" w:rsidDel="001049D3">
          <w:rPr>
            <w:rFonts w:ascii="Times New Roman" w:hAnsi="Times New Roman" w:cs="Times New Roman"/>
            <w:sz w:val="24"/>
            <w:szCs w:val="24"/>
          </w:rPr>
          <w:delText>50</w:delText>
        </w:r>
      </w:del>
      <w:ins w:id="8" w:author="Mo Liu" w:date="2025-03-20T20:53:00Z" w16du:dateUtc="2025-03-20T12:53:00Z">
        <w:r w:rsidR="001049D3">
          <w:rPr>
            <w:rFonts w:ascii="Times New Roman" w:hAnsi="Times New Roman" w:cs="Times New Roman" w:hint="eastAsia"/>
            <w:sz w:val="24"/>
            <w:szCs w:val="24"/>
          </w:rPr>
          <w:t>80</w:t>
        </w:r>
      </w:ins>
      <w:r w:rsidRPr="006E1387">
        <w:rPr>
          <w:rFonts w:ascii="Times New Roman" w:hAnsi="Times New Roman" w:cs="Times New Roman"/>
          <w:sz w:val="24"/>
          <w:szCs w:val="24"/>
        </w:rPr>
        <w:t xml:space="preserve">% of </w:t>
      </w:r>
      <w:ins w:id="9" w:author="Mo Liu" w:date="2025-03-20T20:54:00Z" w16du:dateUtc="2025-03-20T12:54:00Z">
        <w:r w:rsidR="001049D3">
          <w:rPr>
            <w:rFonts w:ascii="Times New Roman" w:hAnsi="Times New Roman" w:cs="Times New Roman" w:hint="eastAsia"/>
            <w:sz w:val="24"/>
            <w:szCs w:val="24"/>
          </w:rPr>
          <w:t xml:space="preserve">exonic </w:t>
        </w:r>
      </w:ins>
      <w:r w:rsidRPr="006E1387">
        <w:rPr>
          <w:rFonts w:ascii="Times New Roman" w:hAnsi="Times New Roman" w:cs="Times New Roman"/>
          <w:sz w:val="24"/>
          <w:szCs w:val="24"/>
        </w:rPr>
        <w:t xml:space="preserve">IDs </w:t>
      </w:r>
      <w:commentRangeEnd w:id="5"/>
      <w:r w:rsidR="00CF5847" w:rsidRPr="006E1387">
        <w:rPr>
          <w:rStyle w:val="CommentReference"/>
        </w:rPr>
        <w:commentReference w:id="5"/>
      </w:r>
      <w:commentRangeEnd w:id="6"/>
      <w:r w:rsidR="00F701ED" w:rsidRPr="006E1387">
        <w:rPr>
          <w:rStyle w:val="CommentReference"/>
        </w:rPr>
        <w:commentReference w:id="6"/>
      </w:r>
      <w:r w:rsidRPr="006E1387">
        <w:rPr>
          <w:rFonts w:ascii="Times New Roman" w:hAnsi="Times New Roman" w:cs="Times New Roman"/>
          <w:sz w:val="24"/>
          <w:szCs w:val="24"/>
        </w:rPr>
        <w:t xml:space="preserve">in </w:t>
      </w:r>
      <w:del w:id="10" w:author="Mo Liu" w:date="2025-03-20T20:53:00Z" w16du:dateUtc="2025-03-20T12:53:00Z">
        <w:r w:rsidRPr="006E1387" w:rsidDel="001049D3">
          <w:rPr>
            <w:rFonts w:ascii="Times New Roman" w:hAnsi="Times New Roman" w:cs="Times New Roman" w:hint="eastAsia"/>
            <w:sz w:val="24"/>
            <w:szCs w:val="24"/>
          </w:rPr>
          <w:delText>LRP1B</w:delText>
        </w:r>
      </w:del>
      <w:ins w:id="11" w:author="Mo Liu" w:date="2025-03-20T20:53:00Z" w16du:dateUtc="2025-03-20T12:53:00Z">
        <w:r w:rsidR="001049D3">
          <w:rPr>
            <w:rFonts w:ascii="Times New Roman" w:hAnsi="Times New Roman" w:cs="Times New Roman" w:hint="eastAsia"/>
            <w:sz w:val="24"/>
            <w:szCs w:val="24"/>
          </w:rPr>
          <w:t>TP53</w:t>
        </w:r>
      </w:ins>
      <w:r w:rsidRPr="006E1387">
        <w:rPr>
          <w:rFonts w:ascii="Times New Roman" w:hAnsi="Times New Roman" w:cs="Times New Roman"/>
          <w:sz w:val="24"/>
          <w:szCs w:val="24"/>
        </w:rPr>
        <w:t>,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w:t>
      </w:r>
      <w:commentRangeStart w:id="12"/>
      <w:commentRangeStart w:id="13"/>
      <w:r w:rsidRPr="00065370">
        <w:rPr>
          <w:rFonts w:ascii="Times New Roman" w:hAnsi="Times New Roman" w:cs="Times New Roman"/>
          <w:sz w:val="24"/>
          <w:szCs w:val="24"/>
        </w:rPr>
        <w:t>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w:t>
      </w:r>
      <w:commentRangeEnd w:id="12"/>
      <w:r w:rsidR="00814D3A">
        <w:rPr>
          <w:rStyle w:val="CommentReference"/>
        </w:rPr>
        <w:commentReference w:id="12"/>
      </w:r>
      <w:commentRangeEnd w:id="13"/>
      <w:r w:rsidR="006D2266">
        <w:rPr>
          <w:rStyle w:val="CommentReference"/>
        </w:rPr>
        <w:commentReference w:id="13"/>
      </w:r>
      <w:r w:rsidRPr="00065370">
        <w:rPr>
          <w:rFonts w:ascii="Times New Roman" w:hAnsi="Times New Roman" w:cs="Times New Roman"/>
          <w:sz w:val="24"/>
          <w:szCs w:val="24"/>
        </w:rPr>
        <w:t xml:space="preserve">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insights into biological implications through </w:t>
      </w:r>
      <w:commentRangeStart w:id="14"/>
      <w:commentRangeStart w:id="15"/>
      <w:r w:rsidRPr="00065370">
        <w:rPr>
          <w:rFonts w:ascii="Times New Roman" w:hAnsi="Times New Roman" w:cs="Times New Roman"/>
          <w:sz w:val="24"/>
          <w:szCs w:val="24"/>
        </w:rPr>
        <w:t xml:space="preserve">extended sequence investigation </w:t>
      </w:r>
      <w:commentRangeEnd w:id="14"/>
      <w:r w:rsidR="00761EAE">
        <w:rPr>
          <w:rStyle w:val="CommentReference"/>
        </w:rPr>
        <w:commentReference w:id="14"/>
      </w:r>
      <w:commentRangeEnd w:id="15"/>
      <w:r w:rsidR="006D2266">
        <w:rPr>
          <w:rStyle w:val="CommentReference"/>
        </w:rPr>
        <w:commentReference w:id="15"/>
      </w:r>
      <w:r w:rsidRPr="00065370">
        <w:rPr>
          <w:rFonts w:ascii="Times New Roman" w:hAnsi="Times New Roman" w:cs="Times New Roman"/>
          <w:sz w:val="24"/>
          <w:szCs w:val="24"/>
        </w:rPr>
        <w:t xml:space="preserve">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6DB200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commentRangeStart w:id="16"/>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hes</w:t>
      </w:r>
      <w:commentRangeEnd w:id="16"/>
      <w:r w:rsidR="00CF5847">
        <w:rPr>
          <w:rStyle w:val="CommentReference"/>
        </w:rPr>
        <w:commentReference w:id="16"/>
      </w:r>
      <w:r w:rsidR="00D255BC" w:rsidRPr="00D255BC">
        <w:rPr>
          <w:rFonts w:ascii="Times New Roman" w:hAnsi="Times New Roman" w:cs="Times New Roman"/>
          <w:sz w:val="24"/>
          <w:szCs w:val="24"/>
        </w:rPr>
        <w:t xml:space="preserve">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170331">
        <w:rPr>
          <w:rFonts w:ascii="Times New Roman" w:hAnsi="Times New Roman" w:cs="Times New Roman" w:hint="eastAsia"/>
          <w:sz w:val="24"/>
        </w:rPr>
        <w:t>;</w:t>
      </w:r>
      <w:r w:rsidR="00170331" w:rsidRPr="00170331">
        <w:rPr>
          <w:rFonts w:ascii="Times New Roman" w:hAnsi="Times New Roman" w:cs="Times New Roman"/>
          <w:sz w:val="24"/>
        </w:rPr>
        <w:t xml:space="preserve"> </w:t>
      </w:r>
      <w:r w:rsidR="00170331" w:rsidRPr="000D1658">
        <w:rPr>
          <w:rFonts w:ascii="Times New Roman" w:hAnsi="Times New Roman" w:cs="Times New Roman"/>
          <w:sz w:val="24"/>
        </w:rPr>
        <w:t>Dziubańska-Kusibab et al. 2020</w:t>
      </w:r>
      <w:r w:rsidR="00170331">
        <w:rPr>
          <w:rFonts w:ascii="Times New Roman" w:hAnsi="Times New Roman" w:cs="Times New Roman" w:hint="eastAsia"/>
          <w:sz w:val="24"/>
        </w:rPr>
        <w:t>; Boot Colibactin paper</w:t>
      </w:r>
      <w:r w:rsidR="0027408B" w:rsidRPr="0027408B">
        <w:rPr>
          <w:rFonts w:ascii="Times New Roman" w:hAnsi="Times New Roman" w:cs="Times New Roman"/>
          <w:sz w:val="24"/>
        </w:rPr>
        <w:t>)</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1CCDED8A" w:rsidR="00FA5CA0" w:rsidRPr="008A1C58"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left on genomes by 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and/or (2) 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D3010" w:rsidRPr="009D3010">
        <w:rPr>
          <w:rFonts w:ascii="Times New Roman" w:hAnsi="Times New Roman" w:cs="Times New Roman"/>
          <w:sz w:val="24"/>
          <w:szCs w:val="24"/>
        </w:rPr>
        <w:t>D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cite </w:t>
      </w:r>
      <w:r w:rsidR="002410D2">
        <w:rPr>
          <w:rFonts w:ascii="Times New Roman" w:hAnsi="Times New Roman" w:cs="Times New Roman" w:hint="eastAsia"/>
          <w:sz w:val="24"/>
          <w:szCs w:val="24"/>
        </w:rPr>
        <w:t>songling poon and huang two papers 2013 ST</w:t>
      </w:r>
      <w:r w:rsidR="00E86C49">
        <w:rPr>
          <w:rFonts w:ascii="Times New Roman" w:hAnsi="Times New Roman" w:cs="Times New Roman" w:hint="eastAsia"/>
          <w:sz w:val="24"/>
          <w:szCs w:val="24"/>
        </w:rPr>
        <w:t>M</w:t>
      </w:r>
      <w:r w:rsidR="002410D2">
        <w:rPr>
          <w:rFonts w:ascii="Times New Roman" w:hAnsi="Times New Roman" w:cs="Times New Roman" w:hint="eastAsia"/>
          <w:sz w:val="24"/>
          <w:szCs w:val="24"/>
        </w:rPr>
        <w:t>;</w:t>
      </w:r>
      <w:r w:rsidR="001023F8">
        <w:rPr>
          <w:rFonts w:ascii="Times New Roman" w:hAnsi="Times New Roman" w:cs="Times New Roman" w:hint="eastAsia"/>
          <w:sz w:val="24"/>
          <w:szCs w:val="24"/>
        </w:rPr>
        <w:t>)</w:t>
      </w:r>
      <w:r w:rsidR="009D3010" w:rsidRPr="009D3010">
        <w:rPr>
          <w:rFonts w:ascii="Times New Roman" w:hAnsi="Times New Roman" w:cs="Times New Roman"/>
          <w:sz w:val="24"/>
          <w:szCs w:val="24"/>
        </w:rPr>
        <w:t>. Subsequent attribution analysis revealed that this signature was also present in liver cancers</w:t>
      </w:r>
      <w:r w:rsidR="00E86C49">
        <w:rPr>
          <w:rFonts w:ascii="Times New Roman" w:hAnsi="Times New Roman" w:cs="Times New Roman" w:hint="eastAsia"/>
          <w:sz w:val="24"/>
          <w:szCs w:val="24"/>
        </w:rPr>
        <w:t xml:space="preserve"> (ng et al., STM paper)</w:t>
      </w:r>
      <w:r w:rsidR="009D3010" w:rsidRPr="009D3010">
        <w:rPr>
          <w:rFonts w:ascii="Times New Roman" w:hAnsi="Times New Roman" w:cs="Times New Roman"/>
          <w:sz w:val="24"/>
          <w:szCs w:val="24"/>
        </w:rPr>
        <w:t xml:space="preserve">. </w:t>
      </w:r>
      <w:commentRangeStart w:id="17"/>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 xml:space="preserve">liver </w:t>
      </w:r>
      <w:commentRangeEnd w:id="17"/>
      <w:r>
        <w:rPr>
          <w:rStyle w:val="CommentReference"/>
        </w:rPr>
        <w:commentReference w:id="17"/>
      </w:r>
      <w:r w:rsidR="00FA5CA0" w:rsidRPr="00FA5CA0">
        <w:rPr>
          <w:rFonts w:ascii="Times New Roman" w:hAnsi="Times New Roman" w:cs="Times New Roman"/>
          <w:sz w:val="24"/>
          <w:szCs w:val="24"/>
        </w:rPr>
        <w:t>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w:t>
      </w:r>
      <w:r w:rsidR="00801732">
        <w:rPr>
          <w:rFonts w:ascii="Times New Roman" w:hAnsi="Times New Roman" w:cs="Times New Roman" w:hint="eastAsia"/>
          <w:sz w:val="24"/>
          <w:szCs w:val="24"/>
        </w:rPr>
        <w:t>s</w:t>
      </w:r>
      <w:r w:rsidR="00540405">
        <w:rPr>
          <w:rFonts w:ascii="Times New Roman" w:hAnsi="Times New Roman" w:cs="Times New Roman" w:hint="eastAsia"/>
          <w:sz w:val="24"/>
          <w:szCs w:val="24"/>
        </w:rPr>
        <w:t xml:space="preserve"> due to </w:t>
      </w:r>
      <w:r w:rsidR="00801732">
        <w:rPr>
          <w:rFonts w:ascii="Times New Roman" w:hAnsi="Times New Roman" w:cs="Times New Roman" w:hint="eastAsia"/>
          <w:sz w:val="24"/>
          <w:szCs w:val="24"/>
        </w:rPr>
        <w:t>AA</w:t>
      </w:r>
      <w:r w:rsidR="00540405">
        <w:rPr>
          <w:rFonts w:ascii="Times New Roman" w:hAnsi="Times New Roman" w:cs="Times New Roman" w:hint="eastAsia"/>
          <w:sz w:val="24"/>
          <w:szCs w:val="24"/>
        </w:rPr>
        <w:t xml:space="preserve"> exposure</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87DED">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 xml:space="preserve">. These consisted of </w:t>
      </w:r>
      <w:r w:rsidR="00FA5CA0" w:rsidRPr="00FA5CA0">
        <w:rPr>
          <w:rFonts w:ascii="Times New Roman" w:hAnsi="Times New Roman" w:cs="Times New Roman"/>
          <w:sz w:val="24"/>
          <w:szCs w:val="24"/>
        </w:rPr>
        <w:t>SBS,</w:t>
      </w:r>
      <w:r w:rsidR="00540405">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lastRenderedPageBreak/>
        <w:t>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00FA5CA0"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00FA5CA0"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xml:space="preserve"> signatures</w:t>
      </w:r>
      <w:r w:rsidR="00112E7A">
        <w:rPr>
          <w:rFonts w:ascii="Times New Roman" w:hAnsi="Times New Roman" w:cs="Times New Roman" w:hint="eastAsia"/>
          <w:sz w:val="24"/>
          <w:szCs w:val="24"/>
        </w:rPr>
        <w:t xml:space="preserve">,that </w:t>
      </w:r>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FA5CA0" w:rsidRPr="00FA5CA0">
        <w:rPr>
          <w:rFonts w:ascii="Times New Roman" w:hAnsi="Times New Roman" w:cs="Times New Roman"/>
          <w:sz w:val="24"/>
          <w:szCs w:val="24"/>
        </w:rPr>
        <w:t>.</w:t>
      </w:r>
    </w:p>
    <w:p w14:paraId="266417E6" w14:textId="689FB294" w:rsidR="00936A09"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 not only </w:t>
      </w:r>
      <w:r w:rsidR="005146ED">
        <w:rPr>
          <w:rFonts w:ascii="Times New Roman" w:hAnsi="Times New Roman" w:cs="Times New Roman"/>
          <w:sz w:val="24"/>
          <w:szCs w:val="24"/>
        </w:rPr>
        <w:t>promotes</w:t>
      </w:r>
      <w:r w:rsidR="005146ED" w:rsidRPr="00594AAB">
        <w:rPr>
          <w:rFonts w:ascii="Times New Roman" w:hAnsi="Times New Roman" w:cs="Times New Roman"/>
          <w:sz w:val="24"/>
          <w:szCs w:val="24"/>
        </w:rPr>
        <w:t xml:space="preserve"> </w:t>
      </w:r>
      <w:r w:rsidRPr="00594AAB">
        <w:rPr>
          <w:rFonts w:ascii="Times New Roman" w:hAnsi="Times New Roman" w:cs="Times New Roman"/>
          <w:sz w:val="24"/>
          <w:szCs w:val="24"/>
        </w:rPr>
        <w:t xml:space="preserve">C&gt;A (SBS4) and CC&gt;AA (DBS2) </w:t>
      </w:r>
      <w:r w:rsidR="005146ED">
        <w:rPr>
          <w:rFonts w:ascii="Times New Roman" w:hAnsi="Times New Roman" w:cs="Times New Roman"/>
          <w:sz w:val="24"/>
          <w:szCs w:val="24"/>
        </w:rPr>
        <w:t>mutations</w:t>
      </w:r>
      <w:r w:rsidR="005146ED" w:rsidRPr="00594AAB">
        <w:rPr>
          <w:rFonts w:ascii="Times New Roman" w:hAnsi="Times New Roman" w:cs="Times New Roman"/>
          <w:sz w:val="24"/>
          <w:szCs w:val="24"/>
        </w:rPr>
        <w:t xml:space="preserve"> </w:t>
      </w:r>
      <w:r w:rsidRPr="00594AAB">
        <w:rPr>
          <w:rFonts w:ascii="Times New Roman" w:hAnsi="Times New Roman" w:cs="Times New Roman"/>
          <w:sz w:val="24"/>
          <w:szCs w:val="24"/>
        </w:rPr>
        <w:t xml:space="preserve">but also involves the </w:t>
      </w:r>
      <w:commentRangeStart w:id="18"/>
      <w:commentRangeStart w:id="19"/>
      <w:r w:rsidRPr="00594AAB">
        <w:rPr>
          <w:rFonts w:ascii="Times New Roman" w:hAnsi="Times New Roman" w:cs="Times New Roman"/>
          <w:sz w:val="24"/>
          <w:szCs w:val="24"/>
        </w:rPr>
        <w:t xml:space="preserve">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polyC sequences of lengths 1-5, </w:t>
      </w:r>
      <w:commentRangeEnd w:id="18"/>
      <w:r w:rsidR="005146ED">
        <w:rPr>
          <w:rStyle w:val="CommentReference"/>
        </w:rPr>
        <w:commentReference w:id="18"/>
      </w:r>
      <w:commentRangeEnd w:id="19"/>
      <w:r w:rsidR="007570CA">
        <w:rPr>
          <w:rStyle w:val="CommentReference"/>
        </w:rPr>
        <w:commentReference w:id="19"/>
      </w:r>
      <w:r w:rsidRPr="00594AAB">
        <w:rPr>
          <w:rFonts w:ascii="Times New Roman" w:hAnsi="Times New Roman" w:cs="Times New Roman"/>
          <w:sz w:val="24"/>
          <w:szCs w:val="24"/>
        </w:rPr>
        <w:t>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006A8CD0" w:rsidR="00756A7C" w:rsidRPr="008A1C58" w:rsidRDefault="00756A7C"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403B8">
        <w:rPr>
          <w:rFonts w:ascii="Times New Roman" w:hAnsi="Times New Roman" w:cs="Times New Roman"/>
          <w:sz w:val="24"/>
          <w:szCs w:val="24"/>
        </w:rPr>
        <w:t xml:space="preserve">most common </w:t>
      </w:r>
      <w:r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Pr="008A1C58">
        <w:rPr>
          <w:rFonts w:ascii="Times New Roman" w:hAnsi="Times New Roman" w:cs="Times New Roman"/>
          <w:sz w:val="24"/>
          <w:szCs w:val="24"/>
        </w:rPr>
        <w:t xml:space="preserve"> mutation</w:t>
      </w:r>
      <w:r w:rsidR="006403B8">
        <w:rPr>
          <w:rFonts w:ascii="Times New Roman" w:hAnsi="Times New Roman" w:cs="Times New Roman"/>
          <w:sz w:val="24"/>
          <w:szCs w:val="24"/>
        </w:rPr>
        <w:t>s</w:t>
      </w:r>
      <w:r w:rsidR="000A6AB6">
        <w:rPr>
          <w:rFonts w:ascii="Times New Roman" w:hAnsi="Times New Roman" w:cs="Times New Roman"/>
          <w:sz w:val="24"/>
          <w:szCs w:val="24"/>
        </w:rPr>
        <w:t>, and the one we used for this study</w:t>
      </w:r>
      <w:r w:rsidR="006403B8">
        <w:rPr>
          <w:rFonts w:ascii="Times New Roman" w:hAnsi="Times New Roman" w:cs="Times New Roman"/>
          <w:sz w:val="24"/>
          <w:szCs w:val="24"/>
        </w:rPr>
        <w:t xml:space="preserve"> depends</w:t>
      </w:r>
      <w:r w:rsidRPr="008A1C58">
        <w:rPr>
          <w:rFonts w:ascii="Times New Roman" w:hAnsi="Times New Roman" w:cs="Times New Roman"/>
          <w:sz w:val="24"/>
          <w:szCs w:val="24"/>
        </w:rPr>
        <w:t xml:space="preserve"> </w:t>
      </w:r>
      <w:r w:rsidR="006403B8">
        <w:rPr>
          <w:rFonts w:ascii="Times New Roman" w:hAnsi="Times New Roman" w:cs="Times New Roman"/>
          <w:sz w:val="24"/>
          <w:szCs w:val="24"/>
        </w:rPr>
        <w:t>the number of base</w:t>
      </w:r>
      <w:r w:rsidR="000A6AB6">
        <w:rPr>
          <w:rFonts w:ascii="Times New Roman" w:hAnsi="Times New Roman" w:cs="Times New Roman"/>
          <w:sz w:val="24"/>
          <w:szCs w:val="24"/>
        </w:rPr>
        <w:t xml:space="preserve"> pairs</w:t>
      </w:r>
      <w:r w:rsidR="006403B8">
        <w:rPr>
          <w:rFonts w:ascii="Times New Roman" w:hAnsi="Times New Roman" w:cs="Times New Roman"/>
          <w:sz w:val="24"/>
          <w:szCs w:val="24"/>
        </w:rPr>
        <w:t xml:space="preserve"> </w:t>
      </w:r>
      <w:r w:rsidR="008943CA">
        <w:rPr>
          <w:rFonts w:ascii="Times New Roman" w:hAnsi="Times New Roman" w:cs="Times New Roman"/>
          <w:sz w:val="24"/>
          <w:szCs w:val="24"/>
        </w:rPr>
        <w:t>deleted</w:t>
      </w:r>
      <w:r w:rsidR="006403B8">
        <w:rPr>
          <w:rFonts w:ascii="Times New Roman" w:hAnsi="Times New Roman" w:cs="Times New Roman"/>
          <w:sz w:val="24"/>
          <w:szCs w:val="24"/>
        </w:rPr>
        <w:t xml:space="preserve"> or inserted and the </w:t>
      </w:r>
      <w:r w:rsidRPr="008A1C58">
        <w:rPr>
          <w:rFonts w:ascii="Times New Roman" w:hAnsi="Times New Roman" w:cs="Times New Roman"/>
          <w:sz w:val="24"/>
          <w:szCs w:val="24"/>
        </w:rPr>
        <w:t>sequence context</w:t>
      </w:r>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 xml:space="preserve"> </w:t>
      </w:r>
      <w:r w:rsidR="000A6AB6">
        <w:rPr>
          <w:rFonts w:ascii="Times New Roman" w:hAnsi="Times New Roman" w:cs="Times New Roman"/>
          <w:sz w:val="24"/>
          <w:szCs w:val="24"/>
        </w:rPr>
        <w:t>&lt;reference Alexandrov 2020 and the excel spreadsheet that is no</w:t>
      </w:r>
      <w:r w:rsidR="00A11668">
        <w:rPr>
          <w:rFonts w:ascii="Times New Roman" w:hAnsi="Times New Roman" w:cs="Times New Roman" w:hint="eastAsia"/>
          <w:sz w:val="24"/>
          <w:szCs w:val="24"/>
        </w:rPr>
        <w:t>w</w:t>
      </w:r>
      <w:r w:rsidR="000A6AB6">
        <w:rPr>
          <w:rFonts w:ascii="Times New Roman" w:hAnsi="Times New Roman" w:cs="Times New Roman"/>
          <w:sz w:val="24"/>
          <w:szCs w:val="24"/>
        </w:rPr>
        <w:t xml:space="preserve"> at COSMIC</w:t>
      </w:r>
      <w:r w:rsidR="00A11668">
        <w:rPr>
          <w:rFonts w:ascii="Times New Roman" w:hAnsi="Times New Roman" w:cs="Times New Roman" w:hint="eastAsia"/>
          <w:sz w:val="24"/>
          <w:szCs w:val="24"/>
        </w:rPr>
        <w:t xml:space="preserve">, more details can be found at </w:t>
      </w:r>
      <w:r w:rsidR="00072A14" w:rsidRPr="00072A14">
        <w:rPr>
          <w:rFonts w:ascii="Times New Roman" w:hAnsi="Times New Roman" w:cs="Times New Roman"/>
          <w:sz w:val="24"/>
          <w:szCs w:val="24"/>
        </w:rPr>
        <w:t>https://cancer.sanger.ac.uk/signatures/documents/4/PCAWG7_indel_classification_2021_08_31.xlsx</w:t>
      </w:r>
      <w:r w:rsidR="000A6AB6">
        <w:rPr>
          <w:rFonts w:ascii="Times New Roman" w:hAnsi="Times New Roman" w:cs="Times New Roman"/>
          <w:sz w:val="24"/>
          <w:szCs w:val="24"/>
        </w:rPr>
        <w:t>&gt;</w:t>
      </w:r>
      <w:r w:rsidRPr="008A1C58">
        <w:rPr>
          <w:rFonts w:ascii="Times New Roman" w:hAnsi="Times New Roman" w:cs="Times New Roman"/>
          <w:sz w:val="24"/>
          <w:szCs w:val="24"/>
        </w:rPr>
        <w:t>.</w:t>
      </w:r>
      <w:commentRangeStart w:id="20"/>
      <w:r w:rsidRPr="008A1C58">
        <w:rPr>
          <w:rFonts w:ascii="Times New Roman" w:hAnsi="Times New Roman" w:cs="Times New Roman"/>
          <w:sz w:val="24"/>
          <w:szCs w:val="24"/>
        </w:rPr>
        <w:t xml:space="preserve"> </w:t>
      </w:r>
      <w:commentRangeEnd w:id="20"/>
      <w:r w:rsidR="003D5BC9">
        <w:rPr>
          <w:rStyle w:val="CommentReference"/>
        </w:rPr>
        <w:commentReference w:id="20"/>
      </w:r>
      <w:r w:rsidR="000A6AB6">
        <w:rPr>
          <w:rFonts w:ascii="Times New Roman" w:hAnsi="Times New Roman" w:cs="Times New Roman"/>
          <w:sz w:val="24"/>
          <w:szCs w:val="24"/>
        </w:rPr>
        <w:t xml:space="preserve">Single-base indel mutation are classified by the base inserted or deleted (by convention based on the pyrimidine (C or T) and by the number of C’s or T’s flanking the deletion. Deletions or insertions of more than one base are classified according to whether they occur in a repeat (for example deletion of CA in Can repeat). Finally, some deletions of &gt;= 2 bases do not occur in a repeat, but involve microhomology &lt;add mechanism, example&gt;. In total </w:t>
      </w:r>
      <w:r w:rsidR="000A6AB6" w:rsidRPr="008A1C58">
        <w:rPr>
          <w:rFonts w:ascii="Times New Roman" w:hAnsi="Times New Roman" w:cs="Times New Roman"/>
          <w:sz w:val="24"/>
          <w:szCs w:val="24"/>
        </w:rPr>
        <w:t>83 indel types (ID83)</w:t>
      </w:r>
      <w:r w:rsidR="000A6AB6">
        <w:rPr>
          <w:rFonts w:ascii="Times New Roman" w:hAnsi="Times New Roman" w:cs="Times New Roman"/>
          <w:sz w:val="24"/>
          <w:szCs w:val="24"/>
        </w:rPr>
        <w:t xml:space="preserve">. The classification </w:t>
      </w:r>
      <w:r w:rsidR="004F0233" w:rsidRPr="008A1C58">
        <w:rPr>
          <w:rFonts w:ascii="Times New Roman" w:hAnsi="Times New Roman" w:cs="Times New Roman"/>
          <w:sz w:val="24"/>
          <w:szCs w:val="24"/>
        </w:rPr>
        <w:t>do</w:t>
      </w:r>
      <w:r w:rsidR="000A6AB6">
        <w:rPr>
          <w:rFonts w:ascii="Times New Roman" w:hAnsi="Times New Roman" w:cs="Times New Roman"/>
          <w:sz w:val="24"/>
          <w:szCs w:val="24"/>
        </w:rPr>
        <w:t>es</w:t>
      </w:r>
      <w:r w:rsidR="004F0233" w:rsidRPr="008A1C58">
        <w:rPr>
          <w:rFonts w:ascii="Times New Roman" w:hAnsi="Times New Roman" w:cs="Times New Roman"/>
          <w:sz w:val="24"/>
          <w:szCs w:val="24"/>
        </w:rPr>
        <w:t xml:space="preserve"> not consider complex indel events involving a combination of insertions and deletions.</w:t>
      </w:r>
      <w:r w:rsidR="000470BE" w:rsidRPr="008A1C58">
        <w:rPr>
          <w:rFonts w:ascii="Times New Roman" w:hAnsi="Times New Roman" w:cs="Times New Roman"/>
          <w:sz w:val="24"/>
          <w:szCs w:val="24"/>
        </w:rPr>
        <w:t xml:space="preserve"> </w:t>
      </w:r>
      <w:r w:rsidR="001961FC">
        <w:rPr>
          <w:rFonts w:ascii="Times New Roman" w:hAnsi="Times New Roman" w:cs="Times New Roman"/>
          <w:sz w:val="24"/>
          <w:szCs w:val="24"/>
        </w:rPr>
        <w:t>&lt;</w:t>
      </w:r>
      <w:r w:rsidR="00D417E5">
        <w:rPr>
          <w:rFonts w:ascii="Times New Roman" w:hAnsi="Times New Roman" w:cs="Times New Roman"/>
          <w:sz w:val="24"/>
          <w:szCs w:val="24"/>
        </w:rPr>
        <w:t>decide later if we want to touch on the following here</w:t>
      </w:r>
      <w:r w:rsidR="001961FC">
        <w:rPr>
          <w:rFonts w:ascii="Times New Roman" w:hAnsi="Times New Roman" w:cs="Times New Roman"/>
          <w:sz w:val="24"/>
          <w:szCs w:val="24"/>
        </w:rPr>
        <w:t>: extended context, cite top2a paper, base composition, situation like TTTT</w:t>
      </w:r>
      <w:r w:rsidR="001961FC" w:rsidRPr="001961FC">
        <w:rPr>
          <w:rFonts w:ascii="Times New Roman" w:hAnsi="Times New Roman" w:cs="Times New Roman"/>
          <w:sz w:val="24"/>
          <w:szCs w:val="24"/>
        </w:rPr>
        <w:sym w:font="Wingdings" w:char="F0E0"/>
      </w:r>
      <w:r w:rsidR="001961FC">
        <w:rPr>
          <w:rFonts w:ascii="Times New Roman" w:hAnsi="Times New Roman" w:cs="Times New Roman"/>
          <w:sz w:val="24"/>
          <w:szCs w:val="24"/>
        </w:rPr>
        <w:t>TT.</w:t>
      </w:r>
      <w:r w:rsidR="00D417E5">
        <w:rPr>
          <w:rFonts w:ascii="Times New Roman" w:hAnsi="Times New Roman" w:cs="Times New Roman"/>
          <w:sz w:val="24"/>
          <w:szCs w:val="24"/>
        </w:rPr>
        <w:t>&gt;</w:t>
      </w:r>
      <w:r w:rsidR="00AA2F80" w:rsidRPr="008A1C58">
        <w:rPr>
          <w:rFonts w:ascii="Times New Roman" w:hAnsi="Times New Roman" w:cs="Times New Roman"/>
          <w:sz w:val="24"/>
          <w:szCs w:val="24"/>
        </w:rPr>
        <w:t xml:space="preserve">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w:t>
      </w:r>
      <w:r w:rsidRPr="00B517FD">
        <w:rPr>
          <w:rFonts w:ascii="Times New Roman" w:hAnsi="Times New Roman" w:cs="Times New Roman"/>
          <w:sz w:val="24"/>
          <w:szCs w:val="24"/>
        </w:rPr>
        <w:lastRenderedPageBreak/>
        <w:t xml:space="preserve">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mSigHdp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w:t>
      </w:r>
      <w:r w:rsidR="00394149">
        <w:rPr>
          <w:rFonts w:ascii="Times New Roman" w:hAnsi="Times New Roman" w:cs="Times New Roman" w:hint="eastAsia"/>
          <w:sz w:val="24"/>
          <w:szCs w:val="24"/>
        </w:rPr>
        <w:lastRenderedPageBreak/>
        <w:t xml:space="preserve">(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4054EA6" w14:textId="59C6BE1E"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We then consolidated highly similar signatures from all extractions and removed those that can be reconstructed by other signatures. Next, we compared our mSigHdp-extracted signatures to those in COSMIC v3.4 and categorized them into three groups: (1) previously reported signatures (matching COSMIC v3.4 with cosine similarity &gt; 0.85), labeled "C_IDX" (Figure 1B, Figure S1); (2) merged signatures combining multiple COSMIC v3.4 signatures; and (3) novel signatures not fitting the previous categories, labeled "H_IDX" (Figure 1C). Notably, all 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Pr="00D614D2">
        <w:rPr>
          <w:rFonts w:ascii="Times New Roman" w:hAnsi="Times New Roman" w:cs="Times New Roman"/>
          <w:sz w:val="24"/>
          <w:szCs w:val="24"/>
        </w:rPr>
        <w:t>. Our analysis focuses on groups (1) and (3), omitting merged signatures as they are explicable by known signatures from (1). In total, we identified 33 distinct mutational signatures.</w:t>
      </w:r>
    </w:p>
    <w:p w14:paraId="5AF43DE1" w14:textId="70825BB6"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p>
    <w:p w14:paraId="70E0A810" w14:textId="43F075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lastRenderedPageBreak/>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t>
      </w:r>
      <w:r w:rsidR="004235BD" w:rsidRPr="004235BD">
        <w:rPr>
          <w:rFonts w:ascii="Times New Roman" w:hAnsi="Times New Roman" w:cs="Times New Roman"/>
          <w:sz w:val="24"/>
          <w:szCs w:val="24"/>
        </w:rPr>
        <w:lastRenderedPageBreak/>
        <w:t xml:space="preserve">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dHR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A correlation module was also noted, including C_ID14, SBS35, SBS88, and SBS93 (Figure 3D).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3E).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A). These findings suggest </w:t>
      </w:r>
      <w:r w:rsidRPr="00706990">
        <w:rPr>
          <w:rFonts w:ascii="Times New Roman" w:hAnsi="Times New Roman" w:cs="Times New Roman"/>
          <w:sz w:val="24"/>
          <w:szCs w:val="24"/>
        </w:rPr>
        <w:lastRenderedPageBreak/>
        <w:t>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77D295D3"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 xml:space="preserve">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Huang et al.).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4F9C986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w:t>
      </w:r>
      <w:r w:rsidRPr="00442D83">
        <w:rPr>
          <w:rFonts w:ascii="Times New Roman" w:hAnsi="Times New Roman" w:cs="Times New Roman"/>
          <w:sz w:val="24"/>
          <w:szCs w:val="24"/>
        </w:rPr>
        <w:lastRenderedPageBreak/>
        <w:t>slippage and MSI-associated signatures (C_ID1 and C_ID2). The four MSI signatures demonstrated high correlation with one another, suggesting they arise from associated downstream pathways of defective MMR. Conversely, C_ID1—characterized by 1 bp T insertions into polyT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A11A062"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MSISeq-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lastRenderedPageBreak/>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 xml:space="preserve">Thus, H_ID29 provides a more accurate representation of the genomic footprints associated with TOP1-TAM (transcription-associated mutagenesis) during the cleavage of embedded ribonucleotides in the absence of RNASEH2A </w:t>
      </w:r>
      <w:r w:rsidRPr="00744AA4">
        <w:rPr>
          <w:rFonts w:ascii="Times New Roman" w:hAnsi="Times New Roman" w:cs="Times New Roman"/>
          <w:sz w:val="24"/>
          <w:szCs w:val="24"/>
        </w:rPr>
        <w:lastRenderedPageBreak/>
        <w:t>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21" w:name="_Hlk190965870"/>
      <w:r w:rsidRPr="00C46126">
        <w:rPr>
          <w:rFonts w:ascii="Times New Roman" w:hAnsi="Times New Roman" w:cs="Times New Roman"/>
          <w:sz w:val="24"/>
          <w:szCs w:val="24"/>
        </w:rPr>
        <w:t>Fisher's exact tests</w:t>
      </w:r>
      <w:bookmarkEnd w:id="21"/>
      <w:r w:rsidRPr="00C46126">
        <w:rPr>
          <w:rFonts w:ascii="Times New Roman" w:hAnsi="Times New Roman" w:cs="Times New Roman"/>
          <w:sz w:val="24"/>
          <w:szCs w:val="24"/>
        </w:rPr>
        <w:t xml:space="preserve"> </w:t>
      </w:r>
      <w:bookmarkStart w:id="22" w:name="_Hlk190965885"/>
      <w:r w:rsidRPr="00C46126">
        <w:rPr>
          <w:rFonts w:ascii="Times New Roman" w:hAnsi="Times New Roman" w:cs="Times New Roman"/>
          <w:sz w:val="24"/>
          <w:szCs w:val="24"/>
        </w:rPr>
        <w:t>within each cancer type</w:t>
      </w:r>
      <w:bookmarkEnd w:id="22"/>
      <w:r w:rsidRPr="00C46126">
        <w:rPr>
          <w:rFonts w:ascii="Times New Roman" w:hAnsi="Times New Roman" w:cs="Times New Roman"/>
          <w:sz w:val="24"/>
          <w:szCs w:val="24"/>
        </w:rPr>
        <w:t>.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Signature attributions to cancer genes</w:t>
      </w:r>
    </w:p>
    <w:p w14:paraId="5E150663" w14:textId="49E1616F" w:rsidR="00524A21" w:rsidRPr="00524A21" w:rsidRDefault="00524A21" w:rsidP="00524A21">
      <w:pPr>
        <w:spacing w:line="480" w:lineRule="auto"/>
        <w:rPr>
          <w:ins w:id="23" w:author="Mo Liu" w:date="2025-03-19T17:31:00Z" w16du:dateUtc="2025-03-19T09:31:00Z"/>
          <w:rFonts w:ascii="Times New Roman" w:hAnsi="Times New Roman" w:cs="Times New Roman"/>
          <w:sz w:val="24"/>
          <w:szCs w:val="24"/>
        </w:rPr>
      </w:pPr>
      <w:ins w:id="24" w:author="Mo Liu" w:date="2025-03-19T17:32:00Z" w16du:dateUtc="2025-03-19T09:32:00Z">
        <w:r>
          <w:rPr>
            <w:rFonts w:ascii="Times New Roman" w:hAnsi="Times New Roman" w:cs="Times New Roman" w:hint="eastAsia"/>
            <w:sz w:val="24"/>
            <w:szCs w:val="24"/>
          </w:rPr>
          <w:t>T</w:t>
        </w:r>
      </w:ins>
      <w:ins w:id="25" w:author="Mo Liu" w:date="2025-03-19T17:31:00Z" w16du:dateUtc="2025-03-19T09:31:00Z">
        <w:r w:rsidRPr="00524A21">
          <w:rPr>
            <w:rFonts w:ascii="Times New Roman" w:hAnsi="Times New Roman" w:cs="Times New Roman"/>
            <w:sz w:val="24"/>
            <w:szCs w:val="24"/>
          </w:rPr>
          <w:t>o investigate the contribution of mutational signatures to indels in cancer genes, we analyzed the exonic regions of 581 Tier 1 genes from the Cancer Gene Census (Sondka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8C).</w:t>
        </w:r>
      </w:ins>
    </w:p>
    <w:p w14:paraId="6EA553B0" w14:textId="77777777" w:rsidR="00524A21" w:rsidRPr="00524A21" w:rsidRDefault="00524A21" w:rsidP="00524A21">
      <w:pPr>
        <w:spacing w:line="480" w:lineRule="auto"/>
        <w:rPr>
          <w:ins w:id="26" w:author="Mo Liu" w:date="2025-03-19T17:31:00Z" w16du:dateUtc="2025-03-19T09:31:00Z"/>
          <w:rFonts w:ascii="Times New Roman" w:hAnsi="Times New Roman" w:cs="Times New Roman"/>
          <w:sz w:val="24"/>
          <w:szCs w:val="24"/>
        </w:rPr>
      </w:pPr>
      <w:ins w:id="27" w:author="Mo Liu" w:date="2025-03-19T17:31:00Z" w16du:dateUtc="2025-03-19T09:31:00Z">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Notably, the tobacco smoking signature (C_ID3) accounted for nearly 50% of cytosine deletions (DEL:C:1:1) and thymine insertions in LRP1B, a gene previously implicated in lung cancer pathogenesis (Ding et al., 2008).</w:t>
        </w:r>
      </w:ins>
    </w:p>
    <w:p w14:paraId="26D899E6" w14:textId="77777777" w:rsidR="00524A21" w:rsidRPr="00524A21" w:rsidRDefault="00524A21" w:rsidP="00524A21">
      <w:pPr>
        <w:spacing w:line="480" w:lineRule="auto"/>
        <w:rPr>
          <w:ins w:id="28" w:author="Mo Liu" w:date="2025-03-19T17:31:00Z" w16du:dateUtc="2025-03-19T09:31:00Z"/>
          <w:rFonts w:ascii="Times New Roman" w:hAnsi="Times New Roman" w:cs="Times New Roman"/>
          <w:sz w:val="24"/>
          <w:szCs w:val="24"/>
        </w:rPr>
      </w:pPr>
      <w:ins w:id="29" w:author="Mo Liu" w:date="2025-03-19T17:31:00Z" w16du:dateUtc="2025-03-19T09:31:00Z">
        <w:r w:rsidRPr="00524A21">
          <w:rPr>
            <w:rFonts w:ascii="Times New Roman" w:hAnsi="Times New Roman" w:cs="Times New Roman"/>
            <w:sz w:val="24"/>
            <w:szCs w:val="24"/>
          </w:rPr>
          <w:t>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ins>
    </w:p>
    <w:p w14:paraId="192C57CD" w14:textId="1D22BCCF" w:rsidR="000D4E24" w:rsidRPr="00C35EAE" w:rsidDel="00524A21" w:rsidRDefault="00524A21" w:rsidP="00524A21">
      <w:pPr>
        <w:spacing w:line="480" w:lineRule="auto"/>
        <w:rPr>
          <w:del w:id="30" w:author="Mo Liu" w:date="2025-03-19T17:31:00Z" w16du:dateUtc="2025-03-19T09:31:00Z"/>
          <w:rFonts w:ascii="Times New Roman" w:hAnsi="Times New Roman" w:cs="Times New Roman"/>
          <w:sz w:val="24"/>
          <w:szCs w:val="24"/>
        </w:rPr>
      </w:pPr>
      <w:ins w:id="31" w:author="Mo Liu" w:date="2025-03-19T17:31:00Z" w16du:dateUtc="2025-03-19T09:31:00Z">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w:t>
        </w:r>
        <w:r w:rsidRPr="00524A21">
          <w:rPr>
            <w:rFonts w:ascii="Times New Roman" w:hAnsi="Times New Roman" w:cs="Times New Roman"/>
            <w:sz w:val="24"/>
            <w:szCs w:val="24"/>
          </w:rPr>
          <w:lastRenderedPageBreak/>
          <w:t xml:space="preserve">driver of TP53 deletions in bladder and biliary cancers. This divergence underscores how tissue-specific mutational processes </w:t>
        </w:r>
      </w:ins>
      <w:ins w:id="32" w:author="Mo Liu" w:date="2025-03-19T17:32:00Z" w16du:dateUtc="2025-03-19T09:32:00Z">
        <w:r w:rsidR="00B723A8">
          <w:rPr>
            <w:rFonts w:ascii="Times New Roman" w:hAnsi="Times New Roman" w:cs="Times New Roman" w:hint="eastAsia"/>
            <w:sz w:val="24"/>
            <w:szCs w:val="24"/>
          </w:rPr>
          <w:t>drive the key gene mutations in different type of cancers</w:t>
        </w:r>
      </w:ins>
      <w:del w:id="33" w:author="Mo Liu" w:date="2025-03-19T17:31:00Z" w16du:dateUtc="2025-03-19T09:31:00Z">
        <w:r w:rsidR="006F7579" w:rsidRPr="008A1C58" w:rsidDel="00524A21">
          <w:rPr>
            <w:rFonts w:ascii="Times New Roman" w:hAnsi="Times New Roman" w:cs="Times New Roman"/>
            <w:sz w:val="24"/>
            <w:szCs w:val="24"/>
          </w:rPr>
          <w:delText>.</w:delText>
        </w:r>
      </w:del>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66631560"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9A6DA8">
        <w:rPr>
          <w:rFonts w:ascii="Times New Roman" w:hAnsi="Times New Roman" w:cs="Times New Roman"/>
          <w:sz w:val="24"/>
          <w:szCs w:val="24"/>
          <w:highlight w:val="yellow"/>
        </w:rPr>
        <w:t>Our analysis revealed that 3 of the 9 novel signatures identified by MuSiCal were also recapitulated in our findings</w:t>
      </w:r>
      <w:r w:rsidR="00E30140" w:rsidRPr="009A6DA8">
        <w:rPr>
          <w:rFonts w:ascii="Times New Roman" w:hAnsi="Times New Roman" w:cs="Times New Roman" w:hint="eastAsia"/>
          <w:sz w:val="24"/>
          <w:szCs w:val="24"/>
          <w:highlight w:val="yellow"/>
        </w:rPr>
        <w:t xml:space="preserve"> (Figure S</w:t>
      </w:r>
      <w:r w:rsidR="009A6DA8" w:rsidRPr="009A6DA8">
        <w:rPr>
          <w:rFonts w:ascii="Times New Roman" w:hAnsi="Times New Roman" w:cs="Times New Roman" w:hint="eastAsia"/>
          <w:sz w:val="24"/>
          <w:szCs w:val="24"/>
          <w:highlight w:val="yellow"/>
        </w:rPr>
        <w:t>9</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w:t>
      </w:r>
      <w:r w:rsidRPr="00114E7D">
        <w:rPr>
          <w:rFonts w:ascii="Times New Roman" w:hAnsi="Times New Roman" w:cs="Times New Roman"/>
          <w:sz w:val="24"/>
          <w:szCs w:val="24"/>
        </w:rPr>
        <w:lastRenderedPageBreak/>
        <w:t>S4). This limitation of SigProfilerExtractor is likely attributable to the challenges Non-negative Matrix Factorization faces in managing the high data sparsity associated with indels. Our study underscores the effectiveness of mSigHdp for mining large datasets and demonstrates its capability to reveal novel signatures in highly sparse, low-count data.</w:t>
      </w:r>
    </w:p>
    <w:p w14:paraId="499335AA" w14:textId="0A01F87C"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3"/>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34"/>
      <w:r w:rsidR="00CB3861" w:rsidRPr="008A1C58">
        <w:rPr>
          <w:rFonts w:ascii="Times New Roman" w:hAnsi="Times New Roman" w:cs="Times New Roman"/>
          <w:sz w:val="24"/>
          <w:szCs w:val="24"/>
          <w:highlight w:val="yellow"/>
        </w:rPr>
        <w:t>Variant calls for 3417 WGS samples from the HMF cohort were obtained from xxxx</w:t>
      </w:r>
      <w:commentRangeEnd w:id="34"/>
      <w:r w:rsidR="00706990">
        <w:rPr>
          <w:rStyle w:val="CommentReference"/>
        </w:rPr>
        <w:commentReference w:id="34"/>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lastRenderedPageBreak/>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lastRenderedPageBreak/>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35" w:name="_Hlk191059301"/>
      <w:r w:rsidRPr="00D343FD">
        <w:rPr>
          <w:rFonts w:ascii="Times New Roman" w:hAnsi="Times New Roman" w:cs="Times New Roman"/>
          <w:sz w:val="24"/>
          <w:szCs w:val="24"/>
        </w:rPr>
        <w:t>RNASEH2b</w:t>
      </w:r>
      <w:bookmarkEnd w:id="35"/>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w:t>
      </w:r>
      <w:r w:rsidRPr="00D343FD">
        <w:rPr>
          <w:rFonts w:ascii="Times New Roman" w:hAnsi="Times New Roman" w:cs="Times New Roman"/>
          <w:sz w:val="24"/>
          <w:szCs w:val="24"/>
        </w:rPr>
        <w:lastRenderedPageBreak/>
        <w:t>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w:t>
      </w:r>
      <w:r w:rsidR="003F5A79">
        <w:rPr>
          <w:rFonts w:ascii="Times New Roman" w:hAnsi="Times New Roman" w:cs="Times New Roman" w:hint="eastAsia"/>
          <w:color w:val="000000"/>
          <w:sz w:val="24"/>
          <w:szCs w:val="24"/>
        </w:rPr>
        <w:lastRenderedPageBreak/>
        <w:t xml:space="preserve">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Thank Shang Li for plsmid.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w:t>
      </w:r>
      <w:r w:rsidRPr="0052001A">
        <w:rPr>
          <w:rFonts w:ascii="Times New Roman" w:hAnsi="Times New Roman" w:cs="Times New Roman"/>
          <w:sz w:val="24"/>
        </w:rPr>
        <w:lastRenderedPageBreak/>
        <w:t xml:space="preserve">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teve Rozen, Ph.D." w:date="2025-03-10T09:19:00Z" w:initials="SR">
    <w:p w14:paraId="2E51BFBC" w14:textId="53D8A596" w:rsidR="00E33938" w:rsidRDefault="00E33938">
      <w:pPr>
        <w:pStyle w:val="CommentText"/>
      </w:pPr>
      <w:r>
        <w:rPr>
          <w:rStyle w:val="CommentReference"/>
        </w:rPr>
        <w:annotationRef/>
      </w:r>
      <w:r>
        <w:t>T</w:t>
      </w:r>
      <w:r>
        <w:rPr>
          <w:rFonts w:hint="eastAsia"/>
        </w:rPr>
        <w:t>he numbers need to be sequential, so your numbers need to be 1,2,3. My Duke appointment</w:t>
      </w:r>
      <w:r w:rsidR="00DD0B3F">
        <w:rPr>
          <w:rFonts w:hint="eastAsia"/>
        </w:rPr>
        <w:t xml:space="preserve"> is 6. I re-numbered the affiliations; please check</w:t>
      </w:r>
    </w:p>
  </w:comment>
  <w:comment w:id="1" w:author="Steve Rozen, Ph.D." w:date="2025-03-10T09:32:00Z" w:initials="SR">
    <w:p w14:paraId="461951C0" w14:textId="77777777" w:rsidR="00DD0B3F" w:rsidRDefault="00DD0B3F">
      <w:pPr>
        <w:pStyle w:val="CommentText"/>
      </w:pPr>
      <w:r>
        <w:rPr>
          <w:rStyle w:val="CommentReference"/>
        </w:rPr>
        <w:annotationRef/>
      </w:r>
      <w:r>
        <w:rPr>
          <w:rFonts w:hint="eastAsia"/>
        </w:rPr>
        <w:t>Don</w:t>
      </w:r>
      <w:r>
        <w:t>’</w:t>
      </w:r>
      <w:r>
        <w:rPr>
          <w:rFonts w:hint="eastAsia"/>
        </w:rPr>
        <w:t xml:space="preserve">t be alarmed </w:t>
      </w:r>
      <w:r>
        <w:t>–</w:t>
      </w:r>
      <w:r>
        <w:rPr>
          <w:rFonts w:hint="eastAsia"/>
        </w:rPr>
        <w:t xml:space="preserve"> the abstract always needs a lot of work in terms of emphasis and logic.</w:t>
      </w:r>
    </w:p>
    <w:p w14:paraId="4F16FF36" w14:textId="77777777" w:rsidR="00DD0B3F" w:rsidRDefault="00DD0B3F">
      <w:pPr>
        <w:pStyle w:val="CommentText"/>
      </w:pPr>
    </w:p>
    <w:p w14:paraId="2F1C6B0B" w14:textId="77777777" w:rsidR="00DD0B3F" w:rsidRDefault="00DD0B3F">
      <w:pPr>
        <w:pStyle w:val="CommentText"/>
      </w:pPr>
      <w:r>
        <w:rPr>
          <w:rFonts w:hint="eastAsia"/>
        </w:rPr>
        <w:t>I notice that the English grammar is basically perfect, but some of the logic is missing.</w:t>
      </w:r>
    </w:p>
    <w:p w14:paraId="631B8F1A" w14:textId="77777777" w:rsidR="00DD0B3F" w:rsidRDefault="00DD0B3F">
      <w:pPr>
        <w:pStyle w:val="CommentText"/>
      </w:pPr>
    </w:p>
    <w:p w14:paraId="39553CCA" w14:textId="4800FC9C" w:rsidR="00DD0B3F" w:rsidRDefault="00DD0B3F">
      <w:pPr>
        <w:pStyle w:val="CommentText"/>
      </w:pPr>
      <w:r>
        <w:rPr>
          <w:rFonts w:hint="eastAsia"/>
        </w:rPr>
        <w:t>Also, some is specialized terminology that most readers will not understand</w:t>
      </w:r>
    </w:p>
  </w:comment>
  <w:comment w:id="2" w:author="Steve Rozen, Ph.D." w:date="2025-03-10T09:57:00Z" w:initials="SR">
    <w:p w14:paraId="0CC04D45" w14:textId="727E8503" w:rsidR="00761EAE" w:rsidRDefault="00761EAE">
      <w:pPr>
        <w:pStyle w:val="CommentText"/>
      </w:pPr>
      <w:r>
        <w:rPr>
          <w:rStyle w:val="CommentReference"/>
        </w:rPr>
        <w:annotationRef/>
      </w:r>
      <w:r>
        <w:rPr>
          <w:rFonts w:hint="eastAsia"/>
          <w:noProof/>
        </w:rPr>
        <w:t>262 words</w:t>
      </w:r>
    </w:p>
  </w:comment>
  <w:comment w:id="4"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5" w:author="Steve Rozen, Ph.D." w:date="2025-03-10T10:02:00Z" w:initials="SR">
    <w:p w14:paraId="024C1BF0" w14:textId="7B67B3AF" w:rsidR="00CF5847" w:rsidRDefault="00CF5847">
      <w:pPr>
        <w:pStyle w:val="CommentText"/>
      </w:pPr>
      <w:r>
        <w:rPr>
          <w:rStyle w:val="CommentReference"/>
        </w:rPr>
        <w:annotationRef/>
      </w:r>
      <w:r>
        <w:t>N</w:t>
      </w:r>
      <w:r>
        <w:rPr>
          <w:rFonts w:hint="eastAsia"/>
        </w:rPr>
        <w:t>on</w:t>
      </w:r>
      <w:r>
        <w:t>-silent?</w:t>
      </w:r>
    </w:p>
  </w:comment>
  <w:comment w:id="6" w:author="Mo Liu" w:date="2025-03-12T17:19:00Z" w:initials="ML">
    <w:p w14:paraId="17FCC75C" w14:textId="77777777" w:rsidR="00F701ED" w:rsidRDefault="00F701ED" w:rsidP="00F701ED">
      <w:pPr>
        <w:pStyle w:val="CommentText"/>
      </w:pPr>
      <w:r>
        <w:rPr>
          <w:rStyle w:val="CommentReference"/>
        </w:rPr>
        <w:annotationRef/>
      </w:r>
      <w:r>
        <w:t>I re ran the analysis and found TP53 exonic indels were caused by ID3. I’ll update the figure and result.</w:t>
      </w:r>
    </w:p>
  </w:comment>
  <w:comment w:id="12" w:author="Steve Rozen, Ph.D." w:date="2025-03-10T09:54:00Z" w:initials="SR">
    <w:p w14:paraId="34CFA318" w14:textId="0F8DDEB6" w:rsidR="00814D3A" w:rsidRDefault="00814D3A">
      <w:pPr>
        <w:pStyle w:val="CommentText"/>
      </w:pPr>
      <w:r>
        <w:rPr>
          <w:rStyle w:val="CommentReference"/>
        </w:rPr>
        <w:annotationRef/>
      </w:r>
      <w:r>
        <w:rPr>
          <w:rFonts w:hint="eastAsia"/>
        </w:rPr>
        <w:t xml:space="preserve">This is vague and no supported </w:t>
      </w:r>
      <w:r>
        <w:t>in the</w:t>
      </w:r>
      <w:r>
        <w:rPr>
          <w:rFonts w:hint="eastAsia"/>
        </w:rPr>
        <w:t xml:space="preserve"> abstract; what are we referring to?</w:t>
      </w:r>
    </w:p>
  </w:comment>
  <w:comment w:id="13" w:author="Mo Liu" w:date="2025-03-12T17:18:00Z" w:initials="ML">
    <w:p w14:paraId="61A07FC4" w14:textId="77777777" w:rsidR="006D2266" w:rsidRDefault="006D2266" w:rsidP="006D2266">
      <w:pPr>
        <w:pStyle w:val="CommentText"/>
      </w:pPr>
      <w:r>
        <w:rPr>
          <w:rStyle w:val="CommentReference"/>
        </w:rPr>
        <w:annotationRef/>
      </w:r>
      <w:r>
        <w:t>TOP1-TAM and dMMR?</w:t>
      </w:r>
    </w:p>
  </w:comment>
  <w:comment w:id="14" w:author="Steve Rozen, Ph.D." w:date="2025-03-10T09:55:00Z" w:initials="SR">
    <w:p w14:paraId="40987358" w14:textId="43042B7F" w:rsidR="00761EAE" w:rsidRDefault="00761EAE">
      <w:pPr>
        <w:pStyle w:val="CommentText"/>
      </w:pPr>
      <w:r>
        <w:rPr>
          <w:rStyle w:val="CommentReference"/>
        </w:rPr>
        <w:annotationRef/>
      </w:r>
      <w:r>
        <w:rPr>
          <w:rFonts w:hint="eastAsia"/>
        </w:rPr>
        <w:t xml:space="preserve">This refers to looking at larger sequence context, correct? We need to </w:t>
      </w:r>
      <w:r>
        <w:t>support</w:t>
      </w:r>
      <w:r>
        <w:rPr>
          <w:rFonts w:hint="eastAsia"/>
        </w:rPr>
        <w:t xml:space="preserve"> this</w:t>
      </w:r>
    </w:p>
  </w:comment>
  <w:comment w:id="15" w:author="Mo Liu" w:date="2025-03-12T17:17:00Z" w:initials="ML">
    <w:p w14:paraId="7C255D55" w14:textId="77777777" w:rsidR="006D2266" w:rsidRDefault="006D2266" w:rsidP="006D2266">
      <w:pPr>
        <w:pStyle w:val="CommentText"/>
      </w:pPr>
      <w:r>
        <w:rPr>
          <w:rStyle w:val="CommentReference"/>
        </w:rPr>
        <w:annotationRef/>
      </w:r>
      <w:r>
        <w:t>yes</w:t>
      </w:r>
    </w:p>
  </w:comment>
  <w:comment w:id="16" w:author="Steve Rozen, Ph.D." w:date="2025-03-10T10:08:00Z" w:initials="SR">
    <w:p w14:paraId="60FA1C8D" w14:textId="5C7C2A12" w:rsidR="00CF5847" w:rsidRDefault="00CF5847">
      <w:pPr>
        <w:pStyle w:val="CommentText"/>
      </w:pPr>
      <w:r>
        <w:rPr>
          <w:rStyle w:val="CommentReference"/>
        </w:rPr>
        <w:annotationRef/>
      </w:r>
      <w:r>
        <w:t>Prev sentence redundant w/ this one</w:t>
      </w:r>
    </w:p>
  </w:comment>
  <w:comment w:id="17" w:author="Steve Rozen, Ph.D." w:date="2025-03-10T20:32:00Z" w:initials="SR">
    <w:p w14:paraId="471D5C22" w14:textId="4E30FFA4" w:rsidR="0039733B" w:rsidRDefault="0039733B">
      <w:pPr>
        <w:pStyle w:val="CommentText"/>
      </w:pPr>
      <w:r>
        <w:rPr>
          <w:rStyle w:val="CommentReference"/>
        </w:rPr>
        <w:annotationRef/>
      </w:r>
      <w:r>
        <w:t>This isn’t what happened. We fo</w:t>
      </w:r>
      <w:r w:rsidR="00586BC8">
        <w:t>u</w:t>
      </w:r>
      <w:r>
        <w:t>nd the AA SBS signature in upper tract urothelial cancers from Taiwan, then used attribution to find the signature in liver cancers.</w:t>
      </w:r>
      <w:r w:rsidR="005146ED">
        <w:t xml:space="preserve"> You could start this sentence by calling out data mining in UTCC</w:t>
      </w:r>
    </w:p>
  </w:comment>
  <w:comment w:id="18" w:author="Steve Rozen, Ph.D." w:date="2025-03-10T20:40:00Z" w:initials="SR">
    <w:p w14:paraId="36ADBB6A" w14:textId="56472CDC" w:rsidR="005146ED" w:rsidRDefault="005146ED">
      <w:pPr>
        <w:pStyle w:val="CommentText"/>
      </w:pPr>
      <w:r>
        <w:rPr>
          <w:rStyle w:val="CommentReference"/>
        </w:rPr>
        <w:annotationRef/>
      </w:r>
      <w:r>
        <w:t xml:space="preserve">This isn’t a great example, partly because lots of exposures cause these deletion, and because we have not shown these yet. Maybe we could combine with the AA example </w:t>
      </w:r>
      <w:r w:rsidR="00936A09">
        <w:t>above. The AA DBS and ID signatures are quite distinctive.</w:t>
      </w:r>
    </w:p>
  </w:comment>
  <w:comment w:id="19" w:author="Mo Liu" w:date="2025-03-14T08:42:00Z" w:initials="ML">
    <w:p w14:paraId="2E1A0E00" w14:textId="77777777" w:rsidR="007570CA" w:rsidRDefault="007570CA" w:rsidP="007570CA">
      <w:pPr>
        <w:pStyle w:val="CommentText"/>
      </w:pPr>
      <w:r>
        <w:rPr>
          <w:rStyle w:val="CommentReference"/>
        </w:rPr>
        <w:annotationRef/>
      </w:r>
      <w:r>
        <w:t>Make a new figure on AA SBS, DBS and indel</w:t>
      </w:r>
    </w:p>
  </w:comment>
  <w:comment w:id="20" w:author="Mo Liu" w:date="2025-03-19T16:40:00Z" w:initials="ML">
    <w:p w14:paraId="6DDA9BE9" w14:textId="77777777" w:rsidR="003D5BC9" w:rsidRDefault="003D5BC9" w:rsidP="003D5BC9">
      <w:pPr>
        <w:pStyle w:val="CommentText"/>
      </w:pPr>
      <w:r>
        <w:rPr>
          <w:rStyle w:val="CommentReference"/>
        </w:rPr>
        <w:annotationRef/>
      </w:r>
      <w:r>
        <w:t>Use Figure1new</w:t>
      </w:r>
    </w:p>
  </w:comment>
  <w:comment w:id="34" w:author="Mo Liu" w:date="2024-10-04T09:10:00Z" w:initials="ML">
    <w:p w14:paraId="540BB308" w14:textId="7877BEC9"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51BFBC" w15:done="1"/>
  <w15:commentEx w15:paraId="39553CCA" w15:done="0"/>
  <w15:commentEx w15:paraId="0CC04D45" w15:done="0"/>
  <w15:commentEx w15:paraId="5BA4D8C1" w15:done="1"/>
  <w15:commentEx w15:paraId="024C1BF0" w15:done="0"/>
  <w15:commentEx w15:paraId="17FCC75C" w15:paraIdParent="024C1BF0" w15:done="0"/>
  <w15:commentEx w15:paraId="34CFA318" w15:done="0"/>
  <w15:commentEx w15:paraId="61A07FC4" w15:paraIdParent="34CFA318" w15:done="0"/>
  <w15:commentEx w15:paraId="40987358" w15:done="0"/>
  <w15:commentEx w15:paraId="7C255D55" w15:paraIdParent="40987358" w15:done="0"/>
  <w15:commentEx w15:paraId="60FA1C8D" w15:done="1"/>
  <w15:commentEx w15:paraId="471D5C22" w15:done="0"/>
  <w15:commentEx w15:paraId="36ADBB6A" w15:done="1"/>
  <w15:commentEx w15:paraId="2E1A0E00" w15:paraIdParent="36ADBB6A" w15:done="1"/>
  <w15:commentEx w15:paraId="6DDA9BE9"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9B6ABC" w16cex:dateUtc="2025-03-10T13:19:00Z"/>
  <w16cex:commentExtensible w16cex:durableId="1A98C747" w16cex:dateUtc="2025-03-10T13:32:00Z"/>
  <w16cex:commentExtensible w16cex:durableId="158CF419" w16cex:dateUtc="2025-03-10T13:57:00Z"/>
  <w16cex:commentExtensible w16cex:durableId="28C33362" w16cex:dateUtc="2025-03-10T13:43:00Z"/>
  <w16cex:commentExtensible w16cex:durableId="7A0051A3" w16cex:dateUtc="2025-03-10T14:02:00Z"/>
  <w16cex:commentExtensible w16cex:durableId="0CA3D625" w16cex:dateUtc="2025-03-12T09:19:00Z"/>
  <w16cex:commentExtensible w16cex:durableId="077EC710" w16cex:dateUtc="2025-03-10T13:54:00Z"/>
  <w16cex:commentExtensible w16cex:durableId="13E241A0" w16cex:dateUtc="2025-03-12T09:18:00Z"/>
  <w16cex:commentExtensible w16cex:durableId="64488732" w16cex:dateUtc="2025-03-10T13:55:00Z"/>
  <w16cex:commentExtensible w16cex:durableId="3520ECF5" w16cex:dateUtc="2025-03-12T09:17:00Z"/>
  <w16cex:commentExtensible w16cex:durableId="0BE761E7" w16cex:dateUtc="2025-03-10T14:08:00Z"/>
  <w16cex:commentExtensible w16cex:durableId="0C19E5FB" w16cex:dateUtc="2025-03-11T00:32:00Z"/>
  <w16cex:commentExtensible w16cex:durableId="6E0C111F" w16cex:dateUtc="2025-03-11T00:40:00Z"/>
  <w16cex:commentExtensible w16cex:durableId="73247482" w16cex:dateUtc="2025-03-14T00:42:00Z"/>
  <w16cex:commentExtensible w16cex:durableId="20186583" w16cex:dateUtc="2025-03-19T08:40: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51BFBC" w16cid:durableId="389B6ABC"/>
  <w16cid:commentId w16cid:paraId="39553CCA" w16cid:durableId="1A98C747"/>
  <w16cid:commentId w16cid:paraId="0CC04D45" w16cid:durableId="158CF419"/>
  <w16cid:commentId w16cid:paraId="5BA4D8C1" w16cid:durableId="28C33362"/>
  <w16cid:commentId w16cid:paraId="024C1BF0" w16cid:durableId="7A0051A3"/>
  <w16cid:commentId w16cid:paraId="17FCC75C" w16cid:durableId="0CA3D625"/>
  <w16cid:commentId w16cid:paraId="34CFA318" w16cid:durableId="077EC710"/>
  <w16cid:commentId w16cid:paraId="61A07FC4" w16cid:durableId="13E241A0"/>
  <w16cid:commentId w16cid:paraId="40987358" w16cid:durableId="64488732"/>
  <w16cid:commentId w16cid:paraId="7C255D55" w16cid:durableId="3520ECF5"/>
  <w16cid:commentId w16cid:paraId="60FA1C8D" w16cid:durableId="0BE761E7"/>
  <w16cid:commentId w16cid:paraId="471D5C22" w16cid:durableId="0C19E5FB"/>
  <w16cid:commentId w16cid:paraId="36ADBB6A" w16cid:durableId="6E0C111F"/>
  <w16cid:commentId w16cid:paraId="2E1A0E00" w16cid:durableId="73247482"/>
  <w16cid:commentId w16cid:paraId="6DDA9BE9" w16cid:durableId="20186583"/>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6431F1" w14:textId="77777777" w:rsidR="007801CF" w:rsidRDefault="007801CF" w:rsidP="000F4F7D">
      <w:pPr>
        <w:spacing w:after="0" w:line="240" w:lineRule="auto"/>
      </w:pPr>
      <w:r>
        <w:separator/>
      </w:r>
    </w:p>
  </w:endnote>
  <w:endnote w:type="continuationSeparator" w:id="0">
    <w:p w14:paraId="0C8F14AF" w14:textId="77777777" w:rsidR="007801CF" w:rsidRDefault="007801CF" w:rsidP="000F4F7D">
      <w:pPr>
        <w:spacing w:after="0" w:line="240" w:lineRule="auto"/>
      </w:pPr>
      <w:r>
        <w:continuationSeparator/>
      </w:r>
    </w:p>
  </w:endnote>
  <w:endnote w:type="continuationNotice" w:id="1">
    <w:p w14:paraId="290B7671" w14:textId="77777777" w:rsidR="007801CF" w:rsidRDefault="007801C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47F9BD" w14:textId="77777777" w:rsidR="007801CF" w:rsidRDefault="007801CF" w:rsidP="000F4F7D">
      <w:pPr>
        <w:spacing w:after="0" w:line="240" w:lineRule="auto"/>
      </w:pPr>
      <w:r>
        <w:separator/>
      </w:r>
    </w:p>
  </w:footnote>
  <w:footnote w:type="continuationSeparator" w:id="0">
    <w:p w14:paraId="2045EA19" w14:textId="77777777" w:rsidR="007801CF" w:rsidRDefault="007801CF" w:rsidP="000F4F7D">
      <w:pPr>
        <w:spacing w:after="0" w:line="240" w:lineRule="auto"/>
      </w:pPr>
      <w:r>
        <w:continuationSeparator/>
      </w:r>
    </w:p>
  </w:footnote>
  <w:footnote w:type="continuationNotice" w:id="1">
    <w:p w14:paraId="6C8A49BA" w14:textId="77777777" w:rsidR="007801CF" w:rsidRDefault="007801CF">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bordersDoNotSurroundHeader/>
  <w:bordersDoNotSurroundFooter/>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14DE"/>
    <w:rsid w:val="00043892"/>
    <w:rsid w:val="00044368"/>
    <w:rsid w:val="00044859"/>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432D"/>
    <w:rsid w:val="000B60F3"/>
    <w:rsid w:val="000B64A6"/>
    <w:rsid w:val="000C1D28"/>
    <w:rsid w:val="000C1E0A"/>
    <w:rsid w:val="000C2FAC"/>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3F8"/>
    <w:rsid w:val="00102B51"/>
    <w:rsid w:val="00103A9D"/>
    <w:rsid w:val="00104076"/>
    <w:rsid w:val="001049D3"/>
    <w:rsid w:val="0010566E"/>
    <w:rsid w:val="00107097"/>
    <w:rsid w:val="001120AB"/>
    <w:rsid w:val="00112E7A"/>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170"/>
    <w:rsid w:val="0013544A"/>
    <w:rsid w:val="0013744E"/>
    <w:rsid w:val="00140D13"/>
    <w:rsid w:val="00141969"/>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61FC"/>
    <w:rsid w:val="001A044C"/>
    <w:rsid w:val="001A206F"/>
    <w:rsid w:val="001A4027"/>
    <w:rsid w:val="001A6C46"/>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AAB"/>
    <w:rsid w:val="00232D17"/>
    <w:rsid w:val="00234ED1"/>
    <w:rsid w:val="002379E4"/>
    <w:rsid w:val="002410D2"/>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1C42"/>
    <w:rsid w:val="00282308"/>
    <w:rsid w:val="00290D76"/>
    <w:rsid w:val="00291BE7"/>
    <w:rsid w:val="0029228C"/>
    <w:rsid w:val="00293743"/>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5E0"/>
    <w:rsid w:val="002C2C52"/>
    <w:rsid w:val="002C2F7E"/>
    <w:rsid w:val="002C393C"/>
    <w:rsid w:val="002C3E48"/>
    <w:rsid w:val="002C632E"/>
    <w:rsid w:val="002C6478"/>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04034"/>
    <w:rsid w:val="00311A57"/>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19F9"/>
    <w:rsid w:val="00412E3E"/>
    <w:rsid w:val="0041495F"/>
    <w:rsid w:val="00414F16"/>
    <w:rsid w:val="00416273"/>
    <w:rsid w:val="0041649A"/>
    <w:rsid w:val="004165A8"/>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6A42"/>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2BFD"/>
    <w:rsid w:val="00565208"/>
    <w:rsid w:val="00572A06"/>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E23"/>
    <w:rsid w:val="0062433D"/>
    <w:rsid w:val="0062458E"/>
    <w:rsid w:val="00624C8F"/>
    <w:rsid w:val="006260E1"/>
    <w:rsid w:val="00626337"/>
    <w:rsid w:val="00626C2F"/>
    <w:rsid w:val="00627499"/>
    <w:rsid w:val="0063016B"/>
    <w:rsid w:val="00630A6E"/>
    <w:rsid w:val="00633E33"/>
    <w:rsid w:val="006370FF"/>
    <w:rsid w:val="00637B91"/>
    <w:rsid w:val="006403B8"/>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27F2"/>
    <w:rsid w:val="00675F67"/>
    <w:rsid w:val="0068387D"/>
    <w:rsid w:val="006851F6"/>
    <w:rsid w:val="00685BE1"/>
    <w:rsid w:val="00685EBC"/>
    <w:rsid w:val="00686442"/>
    <w:rsid w:val="006873CC"/>
    <w:rsid w:val="006909AF"/>
    <w:rsid w:val="00691157"/>
    <w:rsid w:val="0069230A"/>
    <w:rsid w:val="00693238"/>
    <w:rsid w:val="0069385B"/>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1DE2"/>
    <w:rsid w:val="006D2266"/>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01CF"/>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1DA"/>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4652"/>
    <w:rsid w:val="00814D3A"/>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535"/>
    <w:rsid w:val="00963BCC"/>
    <w:rsid w:val="00964C7D"/>
    <w:rsid w:val="00965023"/>
    <w:rsid w:val="0096502F"/>
    <w:rsid w:val="0096563C"/>
    <w:rsid w:val="00965F44"/>
    <w:rsid w:val="009660E2"/>
    <w:rsid w:val="00970985"/>
    <w:rsid w:val="00971F41"/>
    <w:rsid w:val="00972E29"/>
    <w:rsid w:val="00976F8E"/>
    <w:rsid w:val="00980B6E"/>
    <w:rsid w:val="0098346F"/>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73C"/>
    <w:rsid w:val="009E2DF8"/>
    <w:rsid w:val="009E4988"/>
    <w:rsid w:val="009E4D47"/>
    <w:rsid w:val="009E603B"/>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1668"/>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9B"/>
    <w:rsid w:val="00B377EE"/>
    <w:rsid w:val="00B40792"/>
    <w:rsid w:val="00B41109"/>
    <w:rsid w:val="00B4288D"/>
    <w:rsid w:val="00B42C16"/>
    <w:rsid w:val="00B42C86"/>
    <w:rsid w:val="00B43F35"/>
    <w:rsid w:val="00B4427E"/>
    <w:rsid w:val="00B45B15"/>
    <w:rsid w:val="00B45C33"/>
    <w:rsid w:val="00B46116"/>
    <w:rsid w:val="00B46C34"/>
    <w:rsid w:val="00B517FD"/>
    <w:rsid w:val="00B53792"/>
    <w:rsid w:val="00B5500F"/>
    <w:rsid w:val="00B55A80"/>
    <w:rsid w:val="00B55D83"/>
    <w:rsid w:val="00B563BB"/>
    <w:rsid w:val="00B56C7A"/>
    <w:rsid w:val="00B639EB"/>
    <w:rsid w:val="00B656DA"/>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48E5"/>
    <w:rsid w:val="00B84B2B"/>
    <w:rsid w:val="00B865E1"/>
    <w:rsid w:val="00B9319C"/>
    <w:rsid w:val="00B9357A"/>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BE7"/>
    <w:rsid w:val="00C71BAF"/>
    <w:rsid w:val="00C72379"/>
    <w:rsid w:val="00C72E5D"/>
    <w:rsid w:val="00C7371D"/>
    <w:rsid w:val="00C76367"/>
    <w:rsid w:val="00C76AB8"/>
    <w:rsid w:val="00C83163"/>
    <w:rsid w:val="00C9051E"/>
    <w:rsid w:val="00C91439"/>
    <w:rsid w:val="00C91CC9"/>
    <w:rsid w:val="00C91FF2"/>
    <w:rsid w:val="00C947A9"/>
    <w:rsid w:val="00C95039"/>
    <w:rsid w:val="00CA06D5"/>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CFD"/>
    <w:rsid w:val="00DD72A9"/>
    <w:rsid w:val="00DD740B"/>
    <w:rsid w:val="00DD7F84"/>
    <w:rsid w:val="00DE0DD0"/>
    <w:rsid w:val="00DE1F6B"/>
    <w:rsid w:val="00DE2296"/>
    <w:rsid w:val="00DE25E8"/>
    <w:rsid w:val="00DE3A7A"/>
    <w:rsid w:val="00DE572B"/>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40E7F"/>
    <w:rsid w:val="00E416D9"/>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37A9"/>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4C1"/>
    <w:rsid w:val="00EF0682"/>
    <w:rsid w:val="00EF324E"/>
    <w:rsid w:val="00EF4B8E"/>
    <w:rsid w:val="00EF5504"/>
    <w:rsid w:val="00EF6F4B"/>
    <w:rsid w:val="00F005A1"/>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01ED"/>
    <w:rsid w:val="00F75559"/>
    <w:rsid w:val="00F75DE6"/>
    <w:rsid w:val="00F76750"/>
    <w:rsid w:val="00F76D94"/>
    <w:rsid w:val="00F777BC"/>
    <w:rsid w:val="00F77BE2"/>
    <w:rsid w:val="00F844B2"/>
    <w:rsid w:val="00F84751"/>
    <w:rsid w:val="00F87437"/>
    <w:rsid w:val="00F87DED"/>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5F11"/>
    <w:rsid w:val="00FD7BFB"/>
    <w:rsid w:val="00FD7D07"/>
    <w:rsid w:val="00FE19AA"/>
    <w:rsid w:val="00FE203D"/>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mo.liu@gzhmu.edu.cn"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C2FAC"/>
    <w:rsid w:val="000D4079"/>
    <w:rsid w:val="001239F1"/>
    <w:rsid w:val="00131D40"/>
    <w:rsid w:val="00175A6B"/>
    <w:rsid w:val="001925AB"/>
    <w:rsid w:val="001B7519"/>
    <w:rsid w:val="001F555B"/>
    <w:rsid w:val="0025125E"/>
    <w:rsid w:val="00263BF2"/>
    <w:rsid w:val="003020F3"/>
    <w:rsid w:val="00341629"/>
    <w:rsid w:val="00352147"/>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627E"/>
    <w:rsid w:val="00697A27"/>
    <w:rsid w:val="006B19E8"/>
    <w:rsid w:val="006E0F37"/>
    <w:rsid w:val="006E4FAA"/>
    <w:rsid w:val="006E67E3"/>
    <w:rsid w:val="007131D0"/>
    <w:rsid w:val="007134EB"/>
    <w:rsid w:val="007211AB"/>
    <w:rsid w:val="00736A43"/>
    <w:rsid w:val="00766357"/>
    <w:rsid w:val="007728FE"/>
    <w:rsid w:val="00822DF7"/>
    <w:rsid w:val="008629B8"/>
    <w:rsid w:val="008731E2"/>
    <w:rsid w:val="008D2C2E"/>
    <w:rsid w:val="008F3341"/>
    <w:rsid w:val="00903844"/>
    <w:rsid w:val="0092418F"/>
    <w:rsid w:val="00935E29"/>
    <w:rsid w:val="009E603B"/>
    <w:rsid w:val="00A97ED7"/>
    <w:rsid w:val="00AF79AE"/>
    <w:rsid w:val="00B23970"/>
    <w:rsid w:val="00B40792"/>
    <w:rsid w:val="00B4288D"/>
    <w:rsid w:val="00BE4664"/>
    <w:rsid w:val="00C5376A"/>
    <w:rsid w:val="00CA370A"/>
    <w:rsid w:val="00CA4B11"/>
    <w:rsid w:val="00CD1803"/>
    <w:rsid w:val="00D160E2"/>
    <w:rsid w:val="00D359AF"/>
    <w:rsid w:val="00D84AC5"/>
    <w:rsid w:val="00D9293B"/>
    <w:rsid w:val="00DD3CFD"/>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14969</Words>
  <Characters>85329</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4</cp:revision>
  <dcterms:created xsi:type="dcterms:W3CDTF">2025-03-19T09:32:00Z</dcterms:created>
  <dcterms:modified xsi:type="dcterms:W3CDTF">2025-03-20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